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35A24" w:rsidRDefault="00B638BF">
      <w:pPr>
        <w:rPr>
          <w:rFonts w:ascii="Times New Roman" w:hAnsi="Times New Roman" w:cs="Times New Roman"/>
          <w:b/>
        </w:rPr>
      </w:pPr>
      <w:r w:rsidRPr="00264C08">
        <w:rPr>
          <w:rFonts w:ascii="Times New Roman" w:hAnsi="Times New Roman" w:cs="Times New Roman"/>
          <w:b/>
        </w:rPr>
        <w:t>Table S4: Viral Suppression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668"/>
        <w:gridCol w:w="2410"/>
        <w:gridCol w:w="1843"/>
        <w:gridCol w:w="4536"/>
        <w:gridCol w:w="2594"/>
        <w:gridCol w:w="1123"/>
      </w:tblGrid>
      <w:tr w:rsidR="00B638BF" w:rsidRPr="00264C08" w:rsidTr="00B638BF">
        <w:trPr>
          <w:trHeight w:val="572"/>
        </w:trPr>
        <w:tc>
          <w:tcPr>
            <w:tcW w:w="588" w:type="pct"/>
            <w:hideMark/>
          </w:tcPr>
          <w:p w:rsidR="00B638BF" w:rsidRPr="00264C08" w:rsidRDefault="00B638BF" w:rsidP="008A4EEA">
            <w:pP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264C08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Population Code</w:t>
            </w:r>
          </w:p>
        </w:tc>
        <w:tc>
          <w:tcPr>
            <w:tcW w:w="850" w:type="pct"/>
            <w:hideMark/>
          </w:tcPr>
          <w:p w:rsidR="00B638BF" w:rsidRPr="00264C08" w:rsidRDefault="00B638BF" w:rsidP="008A4EEA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b/>
                <w:sz w:val="18"/>
                <w:szCs w:val="18"/>
              </w:rPr>
              <w:t>Study Reference</w:t>
            </w:r>
          </w:p>
        </w:tc>
        <w:tc>
          <w:tcPr>
            <w:tcW w:w="650" w:type="pct"/>
            <w:hideMark/>
          </w:tcPr>
          <w:p w:rsidR="00B638BF" w:rsidRPr="00264C08" w:rsidRDefault="00B638BF" w:rsidP="008A4EEA">
            <w:pP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264C08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Outcome</w:t>
            </w:r>
          </w:p>
        </w:tc>
        <w:tc>
          <w:tcPr>
            <w:tcW w:w="1600" w:type="pct"/>
            <w:hideMark/>
          </w:tcPr>
          <w:p w:rsidR="00B638BF" w:rsidRPr="00264C08" w:rsidRDefault="00B638BF" w:rsidP="00965907">
            <w:pP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264C08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Period (year if known)</w:t>
            </w:r>
          </w:p>
        </w:tc>
        <w:tc>
          <w:tcPr>
            <w:tcW w:w="915" w:type="pct"/>
            <w:hideMark/>
          </w:tcPr>
          <w:p w:rsidR="00B638BF" w:rsidRPr="00264C08" w:rsidRDefault="00B638BF" w:rsidP="00965907">
            <w:pP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264C08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Estimate (%)</w:t>
            </w:r>
            <w:r w:rsidR="00965907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 xml:space="preserve"> </w:t>
            </w:r>
            <w:r w:rsidRPr="00264C08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 xml:space="preserve">(95%CI) </w:t>
            </w:r>
          </w:p>
        </w:tc>
        <w:tc>
          <w:tcPr>
            <w:tcW w:w="396" w:type="pct"/>
            <w:hideMark/>
          </w:tcPr>
          <w:p w:rsidR="00B638BF" w:rsidRPr="00264C08" w:rsidRDefault="00B638BF" w:rsidP="008A4EEA">
            <w:pP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264C08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n/N</w:t>
            </w:r>
          </w:p>
        </w:tc>
      </w:tr>
      <w:tr w:rsidR="00B638BF" w:rsidRPr="00264C08" w:rsidTr="00B638BF">
        <w:tc>
          <w:tcPr>
            <w:tcW w:w="588" w:type="pct"/>
          </w:tcPr>
          <w:p w:rsidR="00B638BF" w:rsidRPr="00264C08" w:rsidRDefault="00B638BF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Burkina Faso 1</w:t>
            </w:r>
          </w:p>
        </w:tc>
        <w:tc>
          <w:tcPr>
            <w:tcW w:w="850" w:type="pct"/>
          </w:tcPr>
          <w:p w:rsidR="00B638BF" w:rsidRPr="00264C08" w:rsidRDefault="00B638BF" w:rsidP="00821546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Low </w:t>
            </w:r>
            <w:r w:rsidRPr="00264C08">
              <w:rPr>
                <w:rFonts w:ascii="Times New Roman" w:hAnsi="Times New Roman" w:cs="Times New Roman"/>
                <w:i/>
                <w:sz w:val="18"/>
                <w:szCs w:val="18"/>
              </w:rPr>
              <w:t>et al</w: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, 2014 </w: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b3c8L0F1dGhvcj48WWVhcj4yMDE0PC9ZZWFyPjxSZWNO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</w:fldData>
              </w:fldChar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b3c8L0F1dGhvcj48WWVhcj4yMDE0PC9ZZWFyPjxSZWNO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</w:fldData>
              </w:fldChar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64C08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57" w:tooltip="Low, 2014 #4176" w:history="1">
              <w:r w:rsidRPr="00264C08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5</w:t>
              </w:r>
            </w:hyperlink>
            <w:r w:rsidR="00821546">
              <w:rPr>
                <w:rFonts w:ascii="Times New Roman" w:hAnsi="Times New Roman" w:cs="Times New Roman"/>
                <w:noProof/>
                <w:sz w:val="18"/>
                <w:szCs w:val="18"/>
              </w:rPr>
              <w:t>6</w:t>
            </w:r>
            <w:r w:rsidRPr="00264C08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650" w:type="pct"/>
          </w:tcPr>
          <w:p w:rsidR="00B638BF" w:rsidRPr="00264C08" w:rsidRDefault="00B638BF" w:rsidP="00B638B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Undetectable PVL </w: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(≤300 copies/mm</w:t>
            </w:r>
            <w:r w:rsidRPr="00264C0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3</w: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1600" w:type="pct"/>
          </w:tcPr>
          <w:p w:rsidR="00B638BF" w:rsidRPr="00264C08" w:rsidRDefault="00B638BF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Median of 3.4 years on ART</w:t>
            </w:r>
          </w:p>
        </w:tc>
        <w:tc>
          <w:tcPr>
            <w:tcW w:w="915" w:type="pct"/>
          </w:tcPr>
          <w:p w:rsidR="00B638BF" w:rsidRPr="00264C08" w:rsidRDefault="00B638BF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48.3 (40.7 - 56.0)</w:t>
            </w:r>
            <w:r w:rsidR="002C2CFB"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 *</w:t>
            </w:r>
          </w:p>
        </w:tc>
        <w:tc>
          <w:tcPr>
            <w:tcW w:w="396" w:type="pct"/>
          </w:tcPr>
          <w:p w:rsidR="00B638BF" w:rsidRPr="00264C08" w:rsidRDefault="00B638BF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84/174</w:t>
            </w:r>
          </w:p>
        </w:tc>
      </w:tr>
      <w:tr w:rsidR="00B638BF" w:rsidRPr="00264C08" w:rsidTr="00B638BF">
        <w:trPr>
          <w:trHeight w:val="414"/>
        </w:trPr>
        <w:tc>
          <w:tcPr>
            <w:tcW w:w="588" w:type="pct"/>
            <w:hideMark/>
          </w:tcPr>
          <w:p w:rsidR="00B638BF" w:rsidRPr="00264C08" w:rsidRDefault="00B638BF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pct"/>
          </w:tcPr>
          <w:p w:rsidR="00B638BF" w:rsidRPr="00264C08" w:rsidRDefault="00B638BF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Huet</w:t>
            </w:r>
            <w:proofErr w:type="spellEnd"/>
            <w:r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264C08">
              <w:rPr>
                <w:rFonts w:ascii="Times New Roman" w:hAnsi="Times New Roman" w:cs="Times New Roman"/>
                <w:i/>
                <w:sz w:val="18"/>
                <w:szCs w:val="18"/>
              </w:rPr>
              <w:t>et al,</w: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 2011 </w: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dWV0PC9BdXRob3I+PFllYXI+MjAxMTwvWWVhcj48UmVj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</w:fldData>
              </w:fldChar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dWV0PC9BdXRob3I+PFllYXI+MjAxMTwvWWVhcj48UmVj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</w:fldData>
              </w:fldChar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64C08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19" w:tooltip="Huet, 2011 #26" w:history="1">
              <w:r w:rsidR="00821546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3</w:t>
              </w:r>
              <w:r w:rsidRPr="00264C08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9</w:t>
              </w:r>
            </w:hyperlink>
            <w:r w:rsidRPr="00264C08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 &amp;</w:t>
            </w:r>
          </w:p>
          <w:p w:rsidR="00B638BF" w:rsidRPr="00264C08" w:rsidRDefault="00B638BF" w:rsidP="00821546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Konate</w:t>
            </w:r>
            <w:proofErr w:type="spellEnd"/>
            <w:r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264C08">
              <w:rPr>
                <w:rFonts w:ascii="Times New Roman" w:hAnsi="Times New Roman" w:cs="Times New Roman"/>
                <w:i/>
                <w:sz w:val="18"/>
                <w:szCs w:val="18"/>
              </w:rPr>
              <w:t>et al,</w: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 2011 </w: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b25hdGU8L0F1dGhvcj48WWVhcj4yMDExPC9ZZWFyPjxS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==
</w:fldData>
              </w:fldChar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b25hdGU8L0F1dGhvcj48WWVhcj4yMDExPC9ZZWFyPjxS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==
</w:fldData>
              </w:fldChar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64C08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41" w:tooltip="Konate, 2011 #24" w:history="1">
              <w:r w:rsidR="00821546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3</w:t>
              </w:r>
            </w:hyperlink>
            <w:r w:rsidR="00821546">
              <w:rPr>
                <w:rFonts w:ascii="Times New Roman" w:hAnsi="Times New Roman" w:cs="Times New Roman"/>
                <w:noProof/>
                <w:sz w:val="18"/>
                <w:szCs w:val="18"/>
              </w:rPr>
              <w:t>8</w:t>
            </w:r>
            <w:r w:rsidRPr="00264C08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650" w:type="pct"/>
          </w:tcPr>
          <w:p w:rsidR="00B638BF" w:rsidRPr="00264C08" w:rsidRDefault="00B638BF" w:rsidP="00B638B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Undetectable PVL (≤300 copies/mm</w:t>
            </w:r>
            <w:r w:rsidRPr="00264C0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3</w: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1600" w:type="pct"/>
          </w:tcPr>
          <w:p w:rsidR="00B638BF" w:rsidRPr="00264C08" w:rsidRDefault="00B638BF" w:rsidP="00B638B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6 months after ART initiation </w:t>
            </w:r>
          </w:p>
        </w:tc>
        <w:tc>
          <w:tcPr>
            <w:tcW w:w="915" w:type="pct"/>
          </w:tcPr>
          <w:p w:rsidR="00B638BF" w:rsidRPr="00264C08" w:rsidRDefault="00B638BF" w:rsidP="002C2CF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79.4 (62.1 - 91.3) </w:t>
            </w:r>
            <w:r w:rsidRPr="00264C0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c </w:t>
            </w:r>
          </w:p>
        </w:tc>
        <w:tc>
          <w:tcPr>
            <w:tcW w:w="396" w:type="pct"/>
          </w:tcPr>
          <w:p w:rsidR="00B638BF" w:rsidRPr="00264C08" w:rsidRDefault="00B638BF" w:rsidP="00B638B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27/34</w:t>
            </w:r>
          </w:p>
        </w:tc>
      </w:tr>
      <w:tr w:rsidR="00B638BF" w:rsidRPr="00264C08" w:rsidTr="00534830">
        <w:trPr>
          <w:trHeight w:val="201"/>
        </w:trPr>
        <w:tc>
          <w:tcPr>
            <w:tcW w:w="588" w:type="pct"/>
          </w:tcPr>
          <w:p w:rsidR="00B638BF" w:rsidRPr="00264C08" w:rsidRDefault="00B638BF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pct"/>
          </w:tcPr>
          <w:p w:rsidR="00B638BF" w:rsidRPr="00264C08" w:rsidRDefault="00B638BF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50" w:type="pct"/>
          </w:tcPr>
          <w:p w:rsidR="00B638BF" w:rsidRPr="00264C08" w:rsidRDefault="00B638BF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00" w:type="pct"/>
          </w:tcPr>
          <w:p w:rsidR="00B638BF" w:rsidRPr="00264C08" w:rsidRDefault="00B638BF" w:rsidP="00B638B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12 months after ART initiation </w:t>
            </w:r>
          </w:p>
        </w:tc>
        <w:tc>
          <w:tcPr>
            <w:tcW w:w="915" w:type="pct"/>
          </w:tcPr>
          <w:p w:rsidR="00B638BF" w:rsidRPr="00264C08" w:rsidRDefault="00B638BF" w:rsidP="00B638B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77.1 (59.8 - 89.6) </w:t>
            </w:r>
            <w:r w:rsidRPr="00264C0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396" w:type="pct"/>
          </w:tcPr>
          <w:p w:rsidR="00B638BF" w:rsidRPr="00264C08" w:rsidRDefault="00B638BF" w:rsidP="00B638B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27/35</w:t>
            </w:r>
          </w:p>
        </w:tc>
      </w:tr>
      <w:tr w:rsidR="00B638BF" w:rsidRPr="00264C08" w:rsidTr="00B638BF">
        <w:trPr>
          <w:trHeight w:val="271"/>
        </w:trPr>
        <w:tc>
          <w:tcPr>
            <w:tcW w:w="588" w:type="pct"/>
          </w:tcPr>
          <w:p w:rsidR="00B638BF" w:rsidRPr="00264C08" w:rsidRDefault="00B638BF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pct"/>
          </w:tcPr>
          <w:p w:rsidR="00B638BF" w:rsidRPr="00264C08" w:rsidRDefault="00B638BF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50" w:type="pct"/>
          </w:tcPr>
          <w:p w:rsidR="00B638BF" w:rsidRPr="00264C08" w:rsidRDefault="00B638BF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00" w:type="pct"/>
          </w:tcPr>
          <w:p w:rsidR="00B638BF" w:rsidRPr="00264C08" w:rsidRDefault="00B638BF" w:rsidP="00B638B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18 months after ART initiation </w:t>
            </w:r>
          </w:p>
        </w:tc>
        <w:tc>
          <w:tcPr>
            <w:tcW w:w="915" w:type="pct"/>
          </w:tcPr>
          <w:p w:rsidR="00B638BF" w:rsidRPr="00264C08" w:rsidRDefault="00B638BF" w:rsidP="00B638B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80.0 (61.4 - 92.3) </w:t>
            </w:r>
            <w:r w:rsidRPr="00264C0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396" w:type="pct"/>
          </w:tcPr>
          <w:p w:rsidR="00B638BF" w:rsidRPr="00264C08" w:rsidRDefault="00B638BF" w:rsidP="00B638B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24/30</w:t>
            </w:r>
          </w:p>
        </w:tc>
      </w:tr>
      <w:tr w:rsidR="00B638BF" w:rsidRPr="00264C08" w:rsidTr="00B638BF">
        <w:trPr>
          <w:trHeight w:val="261"/>
        </w:trPr>
        <w:tc>
          <w:tcPr>
            <w:tcW w:w="588" w:type="pct"/>
          </w:tcPr>
          <w:p w:rsidR="00B638BF" w:rsidRPr="00264C08" w:rsidRDefault="00B638BF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pct"/>
          </w:tcPr>
          <w:p w:rsidR="00B638BF" w:rsidRPr="00264C08" w:rsidRDefault="00B638BF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50" w:type="pct"/>
          </w:tcPr>
          <w:p w:rsidR="00B638BF" w:rsidRPr="00264C08" w:rsidRDefault="00B638BF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00" w:type="pct"/>
          </w:tcPr>
          <w:p w:rsidR="00B638BF" w:rsidRPr="00264C08" w:rsidRDefault="00B638BF" w:rsidP="00B638B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24 months after ART initiation </w:t>
            </w:r>
            <w:r w:rsidRPr="00264C0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915" w:type="pct"/>
          </w:tcPr>
          <w:p w:rsidR="00B638BF" w:rsidRPr="00264C08" w:rsidRDefault="00B638BF" w:rsidP="00B638B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87.5 (47.4 - 99.7) </w:t>
            </w:r>
            <w:r w:rsidRPr="00264C0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396" w:type="pct"/>
          </w:tcPr>
          <w:p w:rsidR="00B638BF" w:rsidRPr="00264C08" w:rsidRDefault="00B638BF" w:rsidP="00B638B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7/</w:t>
            </w:r>
            <w:r w:rsidR="00965907">
              <w:rPr>
                <w:rFonts w:ascii="Times New Roman" w:hAnsi="Times New Roman" w:cs="Times New Roman"/>
                <w:sz w:val="18"/>
                <w:szCs w:val="18"/>
              </w:rPr>
              <w:t>8</w:t>
            </w:r>
          </w:p>
        </w:tc>
      </w:tr>
      <w:tr w:rsidR="00B638BF" w:rsidRPr="00264C08" w:rsidTr="00B638BF">
        <w:trPr>
          <w:trHeight w:val="279"/>
        </w:trPr>
        <w:tc>
          <w:tcPr>
            <w:tcW w:w="588" w:type="pct"/>
          </w:tcPr>
          <w:p w:rsidR="00B638BF" w:rsidRPr="00264C08" w:rsidRDefault="00B638BF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pct"/>
          </w:tcPr>
          <w:p w:rsidR="00B638BF" w:rsidRPr="00264C08" w:rsidRDefault="00B638BF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50" w:type="pct"/>
          </w:tcPr>
          <w:p w:rsidR="00B638BF" w:rsidRPr="00264C08" w:rsidRDefault="00B638BF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00" w:type="pct"/>
          </w:tcPr>
          <w:p w:rsidR="00B638BF" w:rsidRPr="00264C08" w:rsidRDefault="00B638BF" w:rsidP="00B638B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30 months after ART initiation </w:t>
            </w:r>
            <w:r w:rsidRPr="00264C0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915" w:type="pct"/>
          </w:tcPr>
          <w:p w:rsidR="00B638BF" w:rsidRPr="00264C08" w:rsidRDefault="00B638BF" w:rsidP="00B638B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75.0 (42.8 - 94.5) </w:t>
            </w:r>
            <w:r w:rsidRPr="00264C0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396" w:type="pct"/>
          </w:tcPr>
          <w:p w:rsidR="00B638BF" w:rsidRPr="00264C08" w:rsidRDefault="00B638BF" w:rsidP="00B638B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9/12</w:t>
            </w:r>
          </w:p>
        </w:tc>
      </w:tr>
      <w:tr w:rsidR="00B638BF" w:rsidRPr="00264C08" w:rsidTr="00B638BF">
        <w:trPr>
          <w:trHeight w:val="283"/>
        </w:trPr>
        <w:tc>
          <w:tcPr>
            <w:tcW w:w="588" w:type="pct"/>
          </w:tcPr>
          <w:p w:rsidR="00B638BF" w:rsidRPr="00264C08" w:rsidRDefault="00B638BF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pct"/>
          </w:tcPr>
          <w:p w:rsidR="00B638BF" w:rsidRPr="00264C08" w:rsidRDefault="00B638BF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50" w:type="pct"/>
          </w:tcPr>
          <w:p w:rsidR="00B638BF" w:rsidRPr="00264C08" w:rsidRDefault="00B638BF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00" w:type="pct"/>
          </w:tcPr>
          <w:p w:rsidR="00B638BF" w:rsidRPr="00264C08" w:rsidRDefault="00B638BF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6 mo</w: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nths after ART initiation </w:t>
            </w:r>
          </w:p>
        </w:tc>
        <w:tc>
          <w:tcPr>
            <w:tcW w:w="915" w:type="pct"/>
          </w:tcPr>
          <w:p w:rsidR="00B638BF" w:rsidRPr="00264C08" w:rsidRDefault="00B638BF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81.8 (59.7 - 94.8) </w:t>
            </w:r>
            <w:r w:rsidRPr="00264C0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396" w:type="pct"/>
          </w:tcPr>
          <w:p w:rsidR="00B638BF" w:rsidRPr="00264C08" w:rsidRDefault="00B638BF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18/22</w:t>
            </w:r>
          </w:p>
        </w:tc>
      </w:tr>
      <w:tr w:rsidR="00B638BF" w:rsidRPr="00264C08" w:rsidTr="00B638BF">
        <w:trPr>
          <w:trHeight w:val="606"/>
        </w:trPr>
        <w:tc>
          <w:tcPr>
            <w:tcW w:w="588" w:type="pct"/>
          </w:tcPr>
          <w:p w:rsidR="00B638BF" w:rsidRPr="00264C08" w:rsidRDefault="00B638BF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pct"/>
          </w:tcPr>
          <w:p w:rsidR="00B638BF" w:rsidRPr="00264C08" w:rsidRDefault="00B638BF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50" w:type="pct"/>
          </w:tcPr>
          <w:p w:rsidR="00B638BF" w:rsidRPr="00264C08" w:rsidRDefault="00B638BF" w:rsidP="00B638B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Primary </w:t>
            </w:r>
            <w:proofErr w:type="spellStart"/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virological</w:t>
            </w:r>
            <w:proofErr w:type="spellEnd"/>
            <w:r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 success rate (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defined as </w: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2 samples ≤300 copies/mm</w:t>
            </w:r>
            <w:r w:rsidRPr="00264C0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3</w: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1600" w:type="pct"/>
          </w:tcPr>
          <w:p w:rsidR="00B638BF" w:rsidRPr="00264C08" w:rsidRDefault="00B638BF" w:rsidP="00B638B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Total follow-up on ART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(median 32 months)</w:t>
            </w:r>
          </w:p>
        </w:tc>
        <w:tc>
          <w:tcPr>
            <w:tcW w:w="915" w:type="pct"/>
          </w:tcPr>
          <w:p w:rsidR="00B638BF" w:rsidRPr="00264C08" w:rsidRDefault="00B638BF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76.7 (61.4 - 88.2) </w:t>
            </w:r>
            <w:r w:rsidRPr="00264C0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396" w:type="pct"/>
          </w:tcPr>
          <w:p w:rsidR="00B638BF" w:rsidRPr="00264C08" w:rsidRDefault="00B638BF" w:rsidP="00B638B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36/47</w:t>
            </w:r>
          </w:p>
          <w:p w:rsidR="00B638BF" w:rsidRPr="00264C08" w:rsidRDefault="00B638BF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534830" w:rsidRPr="00264C08" w:rsidTr="00534830">
        <w:trPr>
          <w:trHeight w:val="412"/>
        </w:trPr>
        <w:tc>
          <w:tcPr>
            <w:tcW w:w="588" w:type="pct"/>
          </w:tcPr>
          <w:p w:rsidR="00534830" w:rsidRPr="00264C08" w:rsidRDefault="00534830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Dominican Republic 1</w:t>
            </w:r>
          </w:p>
        </w:tc>
        <w:tc>
          <w:tcPr>
            <w:tcW w:w="850" w:type="pct"/>
          </w:tcPr>
          <w:p w:rsidR="00534830" w:rsidRPr="00264C08" w:rsidRDefault="00534830" w:rsidP="00821546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Donastorg</w:t>
            </w:r>
            <w:proofErr w:type="spellEnd"/>
            <w:r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264C08">
              <w:rPr>
                <w:rFonts w:ascii="Times New Roman" w:hAnsi="Times New Roman" w:cs="Times New Roman"/>
                <w:i/>
                <w:sz w:val="18"/>
                <w:szCs w:val="18"/>
              </w:rPr>
              <w:t>et al</w: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, 2014 </w: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Donastorg&lt;/Author&gt;&lt;Year&gt;2014&lt;/Year&gt;&lt;RecNum&gt;207&lt;/RecNum&gt;&lt;DisplayText&gt;[54]&lt;/DisplayText&gt;&lt;record&gt;&lt;rec-number&gt;207&lt;/rec-number&gt;&lt;foreign-keys&gt;&lt;key app="EN" db-id="vwafdsaevrsatqepvxnpretqprvxwewsd59r"&gt;207&lt;/key&gt;&lt;/foreign-keys&gt;&lt;ref-type name="Journal Article"&gt;17&lt;/ref-type&gt;&lt;contributors&gt;&lt;authors&gt;&lt;author&gt;Donastorg, Y.&lt;/author&gt;&lt;author&gt;Barrington, C.&lt;/author&gt;&lt;author&gt;Perez, M.&lt;/author&gt;&lt;author&gt;Kerrigan, D.&lt;/author&gt;&lt;/authors&gt;&lt;/contributors&gt;&lt;auth-address&gt;HIV Vaccine Research Unit, Instituto Dermatalogico y Cirugia de Piel Dr. Humberto Bogart Diaz, Santo Domingo, Rep. Dom.&amp;#xD;Department of Health Behavior, Gillings School of Global Public Health, University of North Carolina at Chapel Hill, Chapel Hill, North Carolina, United States of America.&amp;#xD;Department of Health, Behavior and Society, The Johns Hopkins Bloomberg School of Public Health, Baltimore, Maryland, United States of America.&lt;/auth-address&gt;&lt;titles&gt;&lt;title&gt;Abriendo Puertas: Baseline Findings from an Integrated Intervention to Promote Prevention, Treatment and Care among FSW Living with HIV in the Dominican Republic&lt;/title&gt;&lt;secondary-title&gt;PLoS One&lt;/secondary-title&gt;&lt;alt-title&gt;PloS one&lt;/alt-title&gt;&lt;/titles&gt;&lt;periodical&gt;&lt;full-title&gt;PLoS ONE [Electronic Resource]&lt;/full-title&gt;&lt;abbr-1&gt;PLoS ONE&lt;/abbr-1&gt;&lt;/periodical&gt;&lt;alt-periodical&gt;&lt;full-title&gt;PLoS ONE [Electronic Resource]&lt;/full-title&gt;&lt;abbr-1&gt;PLoS ONE&lt;/abbr-1&gt;&lt;/alt-periodical&gt;&lt;pages&gt;e88157&lt;/pages&gt;&lt;volume&gt;9&lt;/volume&gt;&lt;number&gt;2&lt;/number&gt;&lt;edition&gt;2014/02/20&lt;/edition&gt;&lt;dates&gt;&lt;year&gt;2014&lt;/year&gt;&lt;/dates&gt;&lt;isbn&gt;1932-6203 (Electronic)&amp;#xD;1932-6203 (Linking)&lt;/isbn&gt;&lt;accession-num&gt;24551079&lt;/accession-num&gt;&lt;urls&gt;&lt;/urls&gt;&lt;custom2&gt;PMC3925113&lt;/custom2&gt;&lt;electronic-resource-num&gt;10.1371/journal.pone.0088157&lt;/electronic-resource-num&gt;&lt;remote-database-provider&gt;NLM&lt;/remote-database-provider&gt;&lt;language&gt;eng&lt;/language&gt;&lt;/record&gt;&lt;/Cite&gt;&lt;/EndNote&gt;</w:instrTex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64C08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54" w:tooltip="Donastorg, 2014 #207" w:history="1">
              <w:r w:rsidRPr="00264C08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5</w:t>
              </w:r>
            </w:hyperlink>
            <w:r w:rsidR="00821546">
              <w:rPr>
                <w:rFonts w:ascii="Times New Roman" w:hAnsi="Times New Roman" w:cs="Times New Roman"/>
                <w:noProof/>
                <w:sz w:val="18"/>
                <w:szCs w:val="18"/>
              </w:rPr>
              <w:t>3</w:t>
            </w:r>
            <w:r w:rsidRPr="00264C08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264C0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650" w:type="pct"/>
          </w:tcPr>
          <w:p w:rsidR="00534830" w:rsidRPr="00264C08" w:rsidRDefault="00534830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Undetectable PVL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&lt;50  copies/mm</w:t>
            </w:r>
            <w:r w:rsidRPr="00264C0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3</w: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1600" w:type="pct"/>
          </w:tcPr>
          <w:p w:rsidR="00534830" w:rsidRPr="00264C08" w:rsidRDefault="00534830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C34D4">
              <w:rPr>
                <w:rFonts w:ascii="Times New Roman" w:hAnsi="Times New Roman" w:cs="Times New Roman"/>
                <w:sz w:val="18"/>
                <w:szCs w:val="18"/>
              </w:rPr>
              <w:t>Median of 5 years since HIV diagnosis</w:t>
            </w:r>
          </w:p>
        </w:tc>
        <w:tc>
          <w:tcPr>
            <w:tcW w:w="915" w:type="pct"/>
          </w:tcPr>
          <w:p w:rsidR="00534830" w:rsidRPr="00264C08" w:rsidRDefault="00534830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59.6 (52.3 - 66.6) *</w:t>
            </w:r>
          </w:p>
        </w:tc>
        <w:tc>
          <w:tcPr>
            <w:tcW w:w="396" w:type="pct"/>
          </w:tcPr>
          <w:p w:rsidR="00534830" w:rsidRPr="00264C08" w:rsidRDefault="00534830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115/193</w:t>
            </w:r>
          </w:p>
        </w:tc>
      </w:tr>
      <w:tr w:rsidR="00534830" w:rsidRPr="00264C08" w:rsidTr="00534830">
        <w:trPr>
          <w:trHeight w:val="412"/>
        </w:trPr>
        <w:tc>
          <w:tcPr>
            <w:tcW w:w="588" w:type="pct"/>
          </w:tcPr>
          <w:p w:rsidR="00534830" w:rsidRPr="00264C08" w:rsidRDefault="00534830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Kenya 1</w:t>
            </w:r>
          </w:p>
        </w:tc>
        <w:tc>
          <w:tcPr>
            <w:tcW w:w="850" w:type="pct"/>
          </w:tcPr>
          <w:p w:rsidR="00534830" w:rsidRPr="00264C08" w:rsidRDefault="00534830" w:rsidP="00821546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Graham </w:t>
            </w:r>
            <w:r w:rsidRPr="00264C08">
              <w:rPr>
                <w:rFonts w:ascii="Times New Roman" w:hAnsi="Times New Roman" w:cs="Times New Roman"/>
                <w:i/>
                <w:sz w:val="18"/>
                <w:szCs w:val="18"/>
              </w:rPr>
              <w:t>et al</w:t>
            </w:r>
            <w:r w:rsidR="00666187">
              <w:rPr>
                <w:rFonts w:ascii="Times New Roman" w:hAnsi="Times New Roman" w:cs="Times New Roman"/>
                <w:i/>
                <w:sz w:val="18"/>
                <w:szCs w:val="18"/>
              </w:rPr>
              <w:t>,</w: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 2010 </w: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mFoYW08L0F1dGhvcj48WWVhcj4yMDEwPC9ZZWFyPjxS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</w:fldData>
              </w:fldChar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mFoYW08L0F1dGhvcj48WWVhcj4yMDEwPC9ZZWFyPjxS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</w:fldData>
              </w:fldChar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64C08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r w:rsidR="00821546">
              <w:rPr>
                <w:rFonts w:ascii="Times New Roman" w:hAnsi="Times New Roman" w:cs="Times New Roman"/>
                <w:noProof/>
                <w:sz w:val="18"/>
                <w:szCs w:val="18"/>
              </w:rPr>
              <w:t>28</w:t>
            </w:r>
            <w:r w:rsidRPr="00264C08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650" w:type="pct"/>
          </w:tcPr>
          <w:p w:rsidR="00534830" w:rsidRPr="00264C08" w:rsidRDefault="00534830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Undetectable PVL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≤100  copies/mm</w:t>
            </w:r>
            <w:r w:rsidRPr="00264C0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3</w: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1600" w:type="pct"/>
          </w:tcPr>
          <w:p w:rsidR="00534830" w:rsidRPr="00264C08" w:rsidRDefault="00534830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3 months after ART initiation</w:t>
            </w:r>
          </w:p>
          <w:p w:rsidR="00534830" w:rsidRPr="00264C08" w:rsidRDefault="00534830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15" w:type="pct"/>
          </w:tcPr>
          <w:p w:rsidR="00534830" w:rsidRPr="00264C08" w:rsidRDefault="00534830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40.2 (30.4 - 50.7)</w:t>
            </w:r>
          </w:p>
          <w:p w:rsidR="00534830" w:rsidRPr="00264C08" w:rsidRDefault="00534830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96" w:type="pct"/>
          </w:tcPr>
          <w:p w:rsidR="00534830" w:rsidRPr="00264C08" w:rsidRDefault="00534830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39/97</w:t>
            </w:r>
          </w:p>
          <w:p w:rsidR="00534830" w:rsidRPr="00264C08" w:rsidRDefault="00534830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534830" w:rsidRPr="00264C08" w:rsidTr="00534830">
        <w:trPr>
          <w:trHeight w:val="273"/>
        </w:trPr>
        <w:tc>
          <w:tcPr>
            <w:tcW w:w="588" w:type="pct"/>
          </w:tcPr>
          <w:p w:rsidR="00534830" w:rsidRPr="00264C08" w:rsidRDefault="00534830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pct"/>
          </w:tcPr>
          <w:p w:rsidR="00534830" w:rsidRPr="00264C08" w:rsidRDefault="00534830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50" w:type="pct"/>
          </w:tcPr>
          <w:p w:rsidR="00534830" w:rsidRPr="00264C08" w:rsidRDefault="00534830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00" w:type="pct"/>
          </w:tcPr>
          <w:p w:rsidR="00534830" w:rsidRPr="00264C08" w:rsidRDefault="00534830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6 months after ART initiation</w:t>
            </w:r>
          </w:p>
        </w:tc>
        <w:tc>
          <w:tcPr>
            <w:tcW w:w="915" w:type="pct"/>
          </w:tcPr>
          <w:p w:rsidR="00534830" w:rsidRPr="00264C08" w:rsidRDefault="00534830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72.6 (62.5 - 81.3) *</w:t>
            </w:r>
          </w:p>
        </w:tc>
        <w:tc>
          <w:tcPr>
            <w:tcW w:w="396" w:type="pct"/>
          </w:tcPr>
          <w:p w:rsidR="00534830" w:rsidRPr="00264C08" w:rsidRDefault="00534830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69/95</w:t>
            </w:r>
          </w:p>
        </w:tc>
      </w:tr>
      <w:tr w:rsidR="00534830" w:rsidRPr="00264C08" w:rsidTr="00534830">
        <w:trPr>
          <w:trHeight w:val="337"/>
        </w:trPr>
        <w:tc>
          <w:tcPr>
            <w:tcW w:w="588" w:type="pct"/>
          </w:tcPr>
          <w:p w:rsidR="00534830" w:rsidRPr="00264C08" w:rsidRDefault="00534830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Vietnam 1</w:t>
            </w:r>
          </w:p>
        </w:tc>
        <w:tc>
          <w:tcPr>
            <w:tcW w:w="850" w:type="pct"/>
          </w:tcPr>
          <w:p w:rsidR="00534830" w:rsidRPr="00264C08" w:rsidRDefault="00534830" w:rsidP="00821546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Dean</w:t>
            </w:r>
            <w:r w:rsidRPr="00264C08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et al, </w: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2011 </w: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ZWFuPC9BdXRob3I+PFllYXI+MjAxMTwvWWVhcj48UmVj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=
</w:fldData>
              </w:fldChar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ZWFuPC9BdXRob3I+PFllYXI+MjAxMTwvWWVhcj48UmVj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=
</w:fldData>
              </w:fldChar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64C08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45" w:tooltip="Dean, 2011 #27" w:history="1">
              <w:r w:rsidRPr="00264C08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4</w:t>
              </w:r>
            </w:hyperlink>
            <w:r w:rsidR="00821546">
              <w:rPr>
                <w:rFonts w:ascii="Times New Roman" w:hAnsi="Times New Roman" w:cs="Times New Roman"/>
                <w:noProof/>
                <w:sz w:val="18"/>
                <w:szCs w:val="18"/>
              </w:rPr>
              <w:t>3</w:t>
            </w:r>
            <w:r w:rsidRPr="00264C08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264C0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650" w:type="pct"/>
          </w:tcPr>
          <w:p w:rsidR="00534830" w:rsidRPr="00264C08" w:rsidRDefault="00534830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 xml:space="preserve">Undetectable PVL </w:t>
            </w:r>
          </w:p>
          <w:p w:rsidR="00534830" w:rsidRPr="00264C08" w:rsidRDefault="00534830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(≤180 copies/mm</w:t>
            </w:r>
            <w:r w:rsidRPr="00264C0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3</w:t>
            </w: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1600" w:type="pct"/>
          </w:tcPr>
          <w:p w:rsidR="00534830" w:rsidRPr="00264C08" w:rsidRDefault="00534830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Enrolment (2008 – 2009)</w:t>
            </w:r>
          </w:p>
        </w:tc>
        <w:tc>
          <w:tcPr>
            <w:tcW w:w="915" w:type="pct"/>
          </w:tcPr>
          <w:p w:rsidR="00534830" w:rsidRPr="00264C08" w:rsidRDefault="00534830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44.8 (26.5 - 64.3) *</w:t>
            </w:r>
          </w:p>
        </w:tc>
        <w:tc>
          <w:tcPr>
            <w:tcW w:w="396" w:type="pct"/>
          </w:tcPr>
          <w:p w:rsidR="00534830" w:rsidRPr="00264C08" w:rsidRDefault="00534830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264C08">
              <w:rPr>
                <w:rFonts w:ascii="Times New Roman" w:hAnsi="Times New Roman" w:cs="Times New Roman"/>
                <w:sz w:val="18"/>
                <w:szCs w:val="18"/>
              </w:rPr>
              <w:t>13/29</w:t>
            </w:r>
          </w:p>
        </w:tc>
      </w:tr>
    </w:tbl>
    <w:p w:rsidR="00B638BF" w:rsidRDefault="00B638BF">
      <w:r>
        <w:rPr>
          <w:rFonts w:ascii="Times New Roman" w:hAnsi="Times New Roman" w:cs="Times New Roman"/>
          <w:sz w:val="18"/>
          <w:szCs w:val="18"/>
        </w:rPr>
        <w:br/>
      </w:r>
      <w:r w:rsidRPr="00264C08">
        <w:rPr>
          <w:rFonts w:ascii="Times New Roman" w:hAnsi="Times New Roman" w:cs="Times New Roman"/>
          <w:sz w:val="18"/>
          <w:szCs w:val="18"/>
        </w:rPr>
        <w:t>FSW – female sex worker, ART – antiretroviral th</w:t>
      </w:r>
      <w:r>
        <w:rPr>
          <w:rFonts w:ascii="Times New Roman" w:hAnsi="Times New Roman" w:cs="Times New Roman"/>
          <w:sz w:val="18"/>
          <w:szCs w:val="18"/>
        </w:rPr>
        <w:t>erapy, PVL – plasma viral load</w:t>
      </w:r>
      <w:r>
        <w:rPr>
          <w:rFonts w:ascii="Times New Roman" w:hAnsi="Times New Roman" w:cs="Times New Roman"/>
          <w:sz w:val="18"/>
          <w:szCs w:val="18"/>
        </w:rPr>
        <w:br/>
      </w:r>
      <w:r w:rsidRPr="00264C08">
        <w:rPr>
          <w:rFonts w:ascii="Times New Roman" w:hAnsi="Times New Roman" w:cs="Times New Roman"/>
          <w:sz w:val="18"/>
          <w:szCs w:val="18"/>
          <w:vertAlign w:val="superscript"/>
        </w:rPr>
        <w:t xml:space="preserve">a </w:t>
      </w:r>
      <w:r w:rsidRPr="00264C08">
        <w:rPr>
          <w:rFonts w:ascii="Times New Roman" w:hAnsi="Times New Roman" w:cs="Times New Roman"/>
          <w:sz w:val="18"/>
          <w:szCs w:val="18"/>
        </w:rPr>
        <w:t>Data was provided by study authors</w:t>
      </w:r>
      <w:r>
        <w:rPr>
          <w:rFonts w:ascii="Times New Roman" w:hAnsi="Times New Roman" w:cs="Times New Roman"/>
          <w:sz w:val="18"/>
          <w:szCs w:val="18"/>
        </w:rPr>
        <w:t>.</w:t>
      </w:r>
      <w:r>
        <w:rPr>
          <w:rFonts w:ascii="Times New Roman" w:hAnsi="Times New Roman" w:cs="Times New Roman"/>
          <w:sz w:val="18"/>
          <w:szCs w:val="18"/>
        </w:rPr>
        <w:br/>
      </w:r>
      <w:r w:rsidRPr="00264C08">
        <w:rPr>
          <w:rFonts w:ascii="Times New Roman" w:hAnsi="Times New Roman" w:cs="Times New Roman"/>
          <w:sz w:val="18"/>
          <w:szCs w:val="18"/>
          <w:vertAlign w:val="superscript"/>
        </w:rPr>
        <w:t xml:space="preserve"> </w:t>
      </w:r>
      <w:proofErr w:type="gramStart"/>
      <w:r w:rsidRPr="00264C08">
        <w:rPr>
          <w:rFonts w:ascii="Times New Roman" w:hAnsi="Times New Roman" w:cs="Times New Roman"/>
          <w:sz w:val="18"/>
          <w:szCs w:val="18"/>
          <w:vertAlign w:val="superscript"/>
        </w:rPr>
        <w:t>b</w:t>
      </w:r>
      <w:proofErr w:type="gramEnd"/>
      <w:r w:rsidRPr="00264C08">
        <w:rPr>
          <w:rFonts w:ascii="Times New Roman" w:hAnsi="Times New Roman" w:cs="Times New Roman"/>
          <w:b/>
          <w:sz w:val="18"/>
          <w:szCs w:val="18"/>
        </w:rPr>
        <w:t xml:space="preserve"> </w:t>
      </w:r>
      <w:r w:rsidRPr="00264C08">
        <w:rPr>
          <w:rFonts w:ascii="Times New Roman" w:hAnsi="Times New Roman" w:cs="Times New Roman"/>
          <w:sz w:val="18"/>
          <w:szCs w:val="18"/>
        </w:rPr>
        <w:t xml:space="preserve">Outcome estimate only reported in </w:t>
      </w:r>
      <w:proofErr w:type="spellStart"/>
      <w:r w:rsidRPr="00264C08">
        <w:rPr>
          <w:rFonts w:ascii="Times New Roman" w:hAnsi="Times New Roman" w:cs="Times New Roman"/>
          <w:sz w:val="18"/>
          <w:szCs w:val="18"/>
        </w:rPr>
        <w:t>Huet</w:t>
      </w:r>
      <w:proofErr w:type="spellEnd"/>
      <w:r w:rsidRPr="00264C08">
        <w:rPr>
          <w:rFonts w:ascii="Times New Roman" w:hAnsi="Times New Roman" w:cs="Times New Roman"/>
          <w:sz w:val="18"/>
          <w:szCs w:val="18"/>
        </w:rPr>
        <w:t xml:space="preserve"> </w:t>
      </w:r>
      <w:r w:rsidRPr="00264C08">
        <w:rPr>
          <w:rFonts w:ascii="Times New Roman" w:hAnsi="Times New Roman" w:cs="Times New Roman"/>
          <w:i/>
          <w:sz w:val="18"/>
          <w:szCs w:val="18"/>
        </w:rPr>
        <w:t>et al,</w:t>
      </w:r>
      <w:r w:rsidRPr="00264C08">
        <w:rPr>
          <w:rFonts w:ascii="Times New Roman" w:hAnsi="Times New Roman" w:cs="Times New Roman"/>
          <w:sz w:val="18"/>
          <w:szCs w:val="18"/>
        </w:rPr>
        <w:t xml:space="preserve"> 2011 </w:t>
      </w:r>
      <w:r w:rsidRPr="00264C08">
        <w:rPr>
          <w:rFonts w:ascii="Times New Roman" w:hAnsi="Times New Roman" w:cs="Times New Roman"/>
          <w:sz w:val="18"/>
          <w:szCs w:val="18"/>
        </w:rPr>
        <w:fldChar w:fldCharType="begin">
          <w:fldData xml:space="preserve">PEVuZE5vdGU+PENpdGU+PEF1dGhvcj5IdWV0PC9BdXRob3I+PFllYXI+MjAxMTwvWWVhcj48UmVj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</w:fldData>
        </w:fldChar>
      </w:r>
      <w:r w:rsidRPr="00264C08">
        <w:rPr>
          <w:rFonts w:ascii="Times New Roman" w:hAnsi="Times New Roman" w:cs="Times New Roman"/>
          <w:sz w:val="18"/>
          <w:szCs w:val="18"/>
        </w:rPr>
        <w:instrText xml:space="preserve"> ADDIN EN.CITE </w:instrText>
      </w:r>
      <w:r w:rsidRPr="00264C08">
        <w:rPr>
          <w:rFonts w:ascii="Times New Roman" w:hAnsi="Times New Roman" w:cs="Times New Roman"/>
          <w:sz w:val="18"/>
          <w:szCs w:val="18"/>
        </w:rPr>
        <w:fldChar w:fldCharType="begin">
          <w:fldData xml:space="preserve">PEVuZE5vdGU+PENpdGU+PEF1dGhvcj5IdWV0PC9BdXRob3I+PFllYXI+MjAxMTwvWWVhcj48UmVj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</w:fldData>
        </w:fldChar>
      </w:r>
      <w:r w:rsidRPr="00264C08">
        <w:rPr>
          <w:rFonts w:ascii="Times New Roman" w:hAnsi="Times New Roman" w:cs="Times New Roman"/>
          <w:sz w:val="18"/>
          <w:szCs w:val="18"/>
        </w:rPr>
        <w:instrText xml:space="preserve"> ADDIN EN.CITE.DATA </w:instrText>
      </w:r>
      <w:r w:rsidRPr="00264C08">
        <w:rPr>
          <w:rFonts w:ascii="Times New Roman" w:hAnsi="Times New Roman" w:cs="Times New Roman"/>
          <w:sz w:val="18"/>
          <w:szCs w:val="18"/>
        </w:rPr>
      </w:r>
      <w:r w:rsidRPr="00264C08">
        <w:rPr>
          <w:rFonts w:ascii="Times New Roman" w:hAnsi="Times New Roman" w:cs="Times New Roman"/>
          <w:sz w:val="18"/>
          <w:szCs w:val="18"/>
        </w:rPr>
        <w:fldChar w:fldCharType="end"/>
      </w:r>
      <w:r w:rsidRPr="00264C08">
        <w:rPr>
          <w:rFonts w:ascii="Times New Roman" w:hAnsi="Times New Roman" w:cs="Times New Roman"/>
          <w:sz w:val="18"/>
          <w:szCs w:val="18"/>
        </w:rPr>
      </w:r>
      <w:r w:rsidRPr="00264C08">
        <w:rPr>
          <w:rFonts w:ascii="Times New Roman" w:hAnsi="Times New Roman" w:cs="Times New Roman"/>
          <w:sz w:val="18"/>
          <w:szCs w:val="18"/>
        </w:rPr>
        <w:fldChar w:fldCharType="separate"/>
      </w:r>
      <w:r w:rsidRPr="00264C08">
        <w:rPr>
          <w:rFonts w:ascii="Times New Roman" w:hAnsi="Times New Roman" w:cs="Times New Roman"/>
          <w:noProof/>
          <w:sz w:val="18"/>
          <w:szCs w:val="18"/>
        </w:rPr>
        <w:t>[</w:t>
      </w:r>
      <w:hyperlink w:anchor="_ENREF_19" w:tooltip="Huet, 2011 #26" w:history="1">
        <w:r w:rsidR="00BD34AF">
          <w:rPr>
            <w:rFonts w:ascii="Times New Roman" w:hAnsi="Times New Roman" w:cs="Times New Roman"/>
            <w:noProof/>
            <w:sz w:val="18"/>
            <w:szCs w:val="18"/>
          </w:rPr>
          <w:t>3</w:t>
        </w:r>
        <w:r w:rsidRPr="00264C08">
          <w:rPr>
            <w:rFonts w:ascii="Times New Roman" w:hAnsi="Times New Roman" w:cs="Times New Roman"/>
            <w:noProof/>
            <w:sz w:val="18"/>
            <w:szCs w:val="18"/>
          </w:rPr>
          <w:t>9</w:t>
        </w:r>
      </w:hyperlink>
      <w:r w:rsidRPr="00264C08">
        <w:rPr>
          <w:rFonts w:ascii="Times New Roman" w:hAnsi="Times New Roman" w:cs="Times New Roman"/>
          <w:noProof/>
          <w:sz w:val="18"/>
          <w:szCs w:val="18"/>
        </w:rPr>
        <w:t>]</w:t>
      </w:r>
      <w:r w:rsidRPr="00264C08">
        <w:rPr>
          <w:rFonts w:ascii="Times New Roman" w:hAnsi="Times New Roman" w:cs="Times New Roman"/>
          <w:sz w:val="18"/>
          <w:szCs w:val="18"/>
        </w:rPr>
        <w:fldChar w:fldCharType="end"/>
      </w:r>
      <w:r>
        <w:rPr>
          <w:rFonts w:ascii="Times New Roman" w:hAnsi="Times New Roman" w:cs="Times New Roman"/>
          <w:sz w:val="18"/>
          <w:szCs w:val="18"/>
        </w:rPr>
        <w:t>.</w:t>
      </w:r>
      <w:r>
        <w:rPr>
          <w:rFonts w:ascii="Times New Roman" w:hAnsi="Times New Roman" w:cs="Times New Roman"/>
          <w:sz w:val="18"/>
          <w:szCs w:val="18"/>
        </w:rPr>
        <w:br/>
      </w:r>
      <w:proofErr w:type="gramStart"/>
      <w:r w:rsidRPr="00264C08">
        <w:rPr>
          <w:rFonts w:ascii="Times New Roman" w:hAnsi="Times New Roman" w:cs="Times New Roman"/>
          <w:sz w:val="18"/>
          <w:szCs w:val="18"/>
          <w:vertAlign w:val="superscript"/>
        </w:rPr>
        <w:t>c</w:t>
      </w:r>
      <w:proofErr w:type="gramEnd"/>
      <w:r w:rsidRPr="00264C08">
        <w:rPr>
          <w:rFonts w:ascii="Times New Roman" w:hAnsi="Times New Roman" w:cs="Times New Roman"/>
          <w:sz w:val="18"/>
          <w:szCs w:val="18"/>
        </w:rPr>
        <w:t xml:space="preserve"> 95% confid</w:t>
      </w:r>
      <w:r>
        <w:rPr>
          <w:rFonts w:ascii="Times New Roman" w:hAnsi="Times New Roman" w:cs="Times New Roman"/>
          <w:sz w:val="18"/>
          <w:szCs w:val="18"/>
        </w:rPr>
        <w:t>ence interval reported in study.</w:t>
      </w:r>
      <w:r>
        <w:rPr>
          <w:rFonts w:ascii="Times New Roman" w:hAnsi="Times New Roman" w:cs="Times New Roman"/>
          <w:sz w:val="18"/>
          <w:szCs w:val="18"/>
        </w:rPr>
        <w:br/>
      </w:r>
      <w:r w:rsidRPr="00264C08">
        <w:rPr>
          <w:rFonts w:ascii="Times New Roman" w:hAnsi="Times New Roman" w:cs="Times New Roman"/>
          <w:sz w:val="18"/>
          <w:szCs w:val="18"/>
        </w:rPr>
        <w:t>* highlights the study estimates used in pooled estimates</w:t>
      </w:r>
      <w:r>
        <w:rPr>
          <w:rFonts w:ascii="Times New Roman" w:hAnsi="Times New Roman" w:cs="Times New Roman"/>
          <w:sz w:val="18"/>
          <w:szCs w:val="18"/>
        </w:rPr>
        <w:t>.</w:t>
      </w:r>
      <w:bookmarkStart w:id="0" w:name="_GoBack"/>
      <w:bookmarkEnd w:id="0"/>
    </w:p>
    <w:sectPr w:rsidR="00B638BF" w:rsidSect="00B638BF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638BF"/>
    <w:rsid w:val="0001508E"/>
    <w:rsid w:val="002C2CFB"/>
    <w:rsid w:val="00390A50"/>
    <w:rsid w:val="00442E46"/>
    <w:rsid w:val="00534830"/>
    <w:rsid w:val="005C492F"/>
    <w:rsid w:val="00666187"/>
    <w:rsid w:val="00772280"/>
    <w:rsid w:val="00821546"/>
    <w:rsid w:val="00935A24"/>
    <w:rsid w:val="00965907"/>
    <w:rsid w:val="00B638BF"/>
    <w:rsid w:val="00BD34AF"/>
    <w:rsid w:val="00FC34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638B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638B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599</Words>
  <Characters>3419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1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lisa Mountain</dc:creator>
  <cp:lastModifiedBy>Elisa Mountain</cp:lastModifiedBy>
  <cp:revision>2</cp:revision>
  <dcterms:created xsi:type="dcterms:W3CDTF">2014-07-15T12:20:00Z</dcterms:created>
  <dcterms:modified xsi:type="dcterms:W3CDTF">2014-07-15T12:20:00Z</dcterms:modified>
</cp:coreProperties>
</file>